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F2C80" w:rsidRPr="006B3C6E" w:rsidRDefault="006B3C6E" w:rsidP="006B3C6E">
      <w:pPr>
        <w:jc w:val="both"/>
        <w:rPr>
          <w:rFonts w:ascii="Times New Roman" w:hAnsi="Times New Roman" w:cs="Times New Roman"/>
          <w:sz w:val="24"/>
          <w:lang w:val="en-US"/>
        </w:rPr>
      </w:pPr>
      <w:bookmarkStart w:id="0" w:name="_GoBack"/>
      <w:bookmarkEnd w:id="0"/>
      <w:r w:rsidRPr="006B3C6E">
        <w:rPr>
          <w:rFonts w:ascii="Times New Roman" w:hAnsi="Times New Roman" w:cs="Times New Roman"/>
          <w:b/>
          <w:sz w:val="24"/>
          <w:lang w:val="en-US"/>
        </w:rPr>
        <w:t xml:space="preserve">Supplementary Table </w:t>
      </w:r>
      <w:r w:rsidR="002F5079">
        <w:rPr>
          <w:rFonts w:ascii="Times New Roman" w:hAnsi="Times New Roman" w:cs="Times New Roman"/>
          <w:b/>
          <w:sz w:val="24"/>
          <w:lang w:val="en-US"/>
        </w:rPr>
        <w:t>S</w:t>
      </w:r>
      <w:r w:rsidR="00936423">
        <w:rPr>
          <w:rFonts w:ascii="Times New Roman" w:hAnsi="Times New Roman" w:cs="Times New Roman"/>
          <w:b/>
          <w:sz w:val="24"/>
          <w:lang w:val="en-US"/>
        </w:rPr>
        <w:t>7</w:t>
      </w:r>
      <w:r w:rsidRPr="006B3C6E">
        <w:rPr>
          <w:rFonts w:ascii="Times New Roman" w:hAnsi="Times New Roman" w:cs="Times New Roman"/>
          <w:b/>
          <w:sz w:val="24"/>
          <w:lang w:val="en-US"/>
        </w:rPr>
        <w:t>.</w:t>
      </w:r>
      <w:r w:rsidRPr="006B3C6E">
        <w:rPr>
          <w:rFonts w:ascii="Times New Roman" w:hAnsi="Times New Roman" w:cs="Times New Roman"/>
          <w:sz w:val="24"/>
          <w:lang w:val="en-US"/>
        </w:rPr>
        <w:t xml:space="preserve"> Identification of protein spots from extracellular extraction of ESBL-producing</w:t>
      </w:r>
      <w:r w:rsidRPr="006B3C6E">
        <w:rPr>
          <w:rFonts w:ascii="Times New Roman" w:hAnsi="Times New Roman" w:cs="Times New Roman"/>
          <w:i/>
          <w:sz w:val="24"/>
          <w:lang w:val="en-GB"/>
        </w:rPr>
        <w:t xml:space="preserve"> E. coli</w:t>
      </w:r>
      <w:r w:rsidRPr="006B3C6E">
        <w:rPr>
          <w:rFonts w:ascii="Times New Roman" w:hAnsi="Times New Roman" w:cs="Times New Roman"/>
          <w:sz w:val="24"/>
          <w:lang w:val="en-GB"/>
        </w:rPr>
        <w:t xml:space="preserve"> </w:t>
      </w:r>
      <w:r w:rsidRPr="006B3C6E">
        <w:rPr>
          <w:rFonts w:ascii="Times New Roman" w:hAnsi="Times New Roman" w:cs="Times New Roman"/>
          <w:sz w:val="24"/>
          <w:lang w:val="en-US"/>
        </w:rPr>
        <w:t xml:space="preserve">isolate </w:t>
      </w:r>
      <w:r w:rsidRPr="006B3C6E">
        <w:rPr>
          <w:rFonts w:ascii="Times New Roman" w:hAnsi="Times New Roman" w:cs="Times New Roman"/>
          <w:sz w:val="24"/>
          <w:lang w:val="en-GB"/>
        </w:rPr>
        <w:t>C999</w:t>
      </w:r>
      <w:r w:rsidRPr="006B3C6E">
        <w:rPr>
          <w:rFonts w:ascii="Times New Roman" w:hAnsi="Times New Roman" w:cs="Times New Roman"/>
          <w:sz w:val="24"/>
          <w:lang w:val="en-US"/>
        </w:rPr>
        <w:t xml:space="preserve"> using 2-DE gels and MALDI-TOF sequencing result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564"/>
        <w:gridCol w:w="1699"/>
        <w:gridCol w:w="3118"/>
        <w:gridCol w:w="1914"/>
        <w:gridCol w:w="854"/>
        <w:gridCol w:w="918"/>
        <w:gridCol w:w="723"/>
        <w:gridCol w:w="722"/>
        <w:gridCol w:w="2525"/>
        <w:gridCol w:w="957"/>
      </w:tblGrid>
      <w:tr w:rsidR="00EA5D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pot</w:t>
            </w:r>
          </w:p>
        </w:tc>
        <w:tc>
          <w:tcPr>
            <w:tcW w:w="607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Accession Number</w:t>
            </w:r>
          </w:p>
        </w:tc>
        <w:tc>
          <w:tcPr>
            <w:tcW w:w="1114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rotein</w:t>
            </w:r>
          </w:p>
        </w:tc>
        <w:tc>
          <w:tcPr>
            <w:tcW w:w="684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erotype</w:t>
            </w:r>
          </w:p>
        </w:tc>
        <w:tc>
          <w:tcPr>
            <w:tcW w:w="305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Gene name</w:t>
            </w:r>
          </w:p>
        </w:tc>
        <w:tc>
          <w:tcPr>
            <w:tcW w:w="328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rotein MW</w:t>
            </w:r>
          </w:p>
        </w:tc>
        <w:tc>
          <w:tcPr>
            <w:tcW w:w="258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rotein pI</w:t>
            </w:r>
          </w:p>
        </w:tc>
        <w:tc>
          <w:tcPr>
            <w:tcW w:w="258" w:type="pct"/>
            <w:vAlign w:val="center"/>
            <w:hideMark/>
          </w:tcPr>
          <w:p w:rsidR="0007540E" w:rsidRPr="00FB0895" w:rsidRDefault="009A23FF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ascot</w:t>
            </w:r>
            <w:r w:rsidR="0007540E"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Score</w:t>
            </w:r>
          </w:p>
        </w:tc>
        <w:tc>
          <w:tcPr>
            <w:tcW w:w="902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iological Process</w:t>
            </w:r>
          </w:p>
        </w:tc>
        <w:tc>
          <w:tcPr>
            <w:tcW w:w="342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Reference</w:t>
            </w:r>
          </w:p>
        </w:tc>
      </w:tr>
      <w:tr w:rsidR="00EA5D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07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NAK_ECO24</w:t>
            </w:r>
          </w:p>
        </w:tc>
        <w:tc>
          <w:tcPr>
            <w:tcW w:w="1114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haperone protein DnaK</w:t>
            </w:r>
          </w:p>
        </w:tc>
        <w:tc>
          <w:tcPr>
            <w:tcW w:w="684" w:type="pct"/>
            <w:vAlign w:val="center"/>
            <w:hideMark/>
          </w:tcPr>
          <w:p w:rsidR="0007540E" w:rsidRPr="00FB0895" w:rsidRDefault="0007540E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dna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K</w:t>
            </w:r>
          </w:p>
        </w:tc>
        <w:tc>
          <w:tcPr>
            <w:tcW w:w="328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9130.00</w:t>
            </w:r>
          </w:p>
        </w:tc>
        <w:tc>
          <w:tcPr>
            <w:tcW w:w="258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07540E" w:rsidRPr="00FB0895" w:rsidRDefault="009A23FF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06</w:t>
            </w:r>
          </w:p>
        </w:tc>
        <w:tc>
          <w:tcPr>
            <w:tcW w:w="902" w:type="pct"/>
            <w:vAlign w:val="center"/>
            <w:hideMark/>
          </w:tcPr>
          <w:p w:rsidR="0007540E" w:rsidRPr="00FB0895" w:rsidRDefault="0007540E" w:rsidP="008045F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noWrap/>
            <w:vAlign w:val="center"/>
            <w:hideMark/>
          </w:tcPr>
          <w:p w:rsidR="0007540E" w:rsidRPr="00FB0895" w:rsidRDefault="0007540E" w:rsidP="00EA5D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="00EA5D16"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NAK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molecular chaperone DnaK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dna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K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914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3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ellular response to unfolded protei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NP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olyribonucleotide nucleotidyltransfer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pnp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711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RNA catabolic proces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EFG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Elongation factor G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us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770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6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MPC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0483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2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0WHV4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115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5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7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ldgarden&lt;/Author&gt;&lt;RecNum&gt;13&lt;/RecNum&gt;&lt;DisplayText&gt;[4]&lt;/DisplayText&gt;&lt;record&gt;&lt;rec-number&gt;13&lt;/rec-number&gt;&lt;foreign-keys&gt;&lt;key app="EN" db-id="sv0wpfddrdwdx6earawpt90rxpazadf5ed52" timestamp="1416316671"&gt;13&lt;/key&gt;&lt;/foreign-keys&gt;&lt;ref-type name="Journal Article"&gt;17&lt;/ref-type&gt;&lt;contributors&gt;&lt;authors&gt;&lt;author&gt;Feldgarden, M.&lt;/author&gt;&lt;author&gt;Nielsen, K.L.&lt;/author&gt;&lt;author&gt;Frimodt-Moller, N.&lt;/author&gt;&lt;author&gt;Andersen, P.S.&lt;/author&gt;&lt;author&gt;Walker, B.&lt;/author&gt;&lt;author&gt;Young, S.K.&lt;/author&gt;&lt;author&gt;Zeng, Q.&lt;/author&gt;&lt;author&gt;Gargeya, S.&lt;/author&gt;&lt;author&gt;Fitzgerald, M.&lt;/author&gt;&lt;author&gt;Haas, B.&lt;/author&gt;&lt;author&gt;Abouelleil, A.&lt;/author&gt;&lt;author&gt;Alvarado, L.&lt;/author&gt;&lt;author&gt;Arachchi, H.M.&lt;/author&gt;&lt;author&gt;Berlin, A.M.&lt;/author&gt;&lt;author&gt;Chapman, S.B.&lt;/author&gt;&lt;author&gt;Dewar, J.&lt;/author&gt;&lt;author&gt;Goldberg, J.&lt;/author&gt;&lt;author&gt;Griggs, A.&lt;/author&gt;&lt;author&gt;Gujja, S.&lt;/author&gt;&lt;author&gt;Hansen, M.&lt;/author&gt;&lt;author&gt;Howarth, C.&lt;/author&gt;&lt;author&gt;Imamovic, A.&lt;/author&gt;&lt;author&gt;Larimer, J.&lt;/author&gt;&lt;author&gt;McCowan, C.&lt;/author&gt;&lt;author&gt;Murphy, C.&lt;/author&gt;&lt;author&gt;Neiman, D.&lt;/author&gt;&lt;author&gt;Pearson, M.&lt;/author&gt;&lt;author&gt;Priest, M.&lt;/author&gt;&lt;author&gt;Roberts, A.&lt;/author&gt;&lt;author&gt;Saif, S.&lt;/author&gt;&lt;author&gt;Shea, T.&lt;/author&gt;&lt;author&gt;Sisk, P.&lt;/author&gt;&lt;author&gt;Sykes, S.&lt;/author&gt;&lt;author&gt;Wortman, J.&lt;/author&gt;&lt;author&gt;Nusbaum, C.&lt;/author&gt;&lt;author&gt;Birren, B.&lt;/author&gt;&lt;/authors&gt;&lt;/contributors&gt;&lt;titles&gt;&lt;title&gt;&lt;style face="normal" font="default" size="100%"&gt;The Genome Sequence of &lt;/style&gt;&lt;style face="italic" font="default" size="100%"&gt;Escherichia coli&lt;/style&gt;&lt;style face="normal" font="default" size="100%"&gt; KTE31&lt;/style&gt;&lt;/title&gt;&lt;secondary-title&gt;Submitted (JAN-2013) to the EMBL/GenBank/DDBJ databases. Cited for: NUCLEOTIDE SEQUENCE. Strain: KTE31&lt;/secondary-title&gt;&lt;/titles&gt;&lt;periodical&gt;&lt;full-title&gt;Submitted (JAN-2013) to the EMBL/GenBank/DDBJ databases. Cited for: NUCLEOTIDE SEQUENCE. Strain: KTE31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Feldgarden,  #13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1ED45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embrane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1209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47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2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arrett&lt;/Author&gt;&lt;RecNum&gt;22&lt;/RecNum&gt;&lt;DisplayText&gt;[5]&lt;/DisplayText&gt;&lt;record&gt;&lt;rec-number&gt;22&lt;/rec-number&gt;&lt;foreign-keys&gt;&lt;key app="EN" db-id="sv0wpfddrdwdx6earawpt90rxpazadf5ed52" timestamp="1416331871"&gt;22&lt;/key&gt;&lt;/foreign-keys&gt;&lt;ref-type name="Journal Article"&gt;17&lt;/ref-type&gt;&lt;contributors&gt;&lt;authors&gt;&lt;author&gt;Garrett, M.E.&lt;/author&gt;&lt;author&gt;Parker, J.&lt;/author&gt;&lt;author&gt;Stephens, C.&lt;/author&gt;&lt;/authors&gt;&lt;/contributors&gt;&lt;titles&gt;&lt;title&gt;&lt;style face="normal" font="default" size="100%"&gt;Draft Genome Sequences of 6 Multi-Drug Resistant Human Commensal &lt;/style&gt;&lt;style face="italic" font="default" size="100%"&gt;Escherichia coli&lt;/style&gt;&lt;style face="normal" font="default" size="100%"&gt; Isolates.&lt;/style&gt;&lt;/title&gt;&lt;secondary-title&gt;Submitted (JUN-2014) to the EMBL/GenBank/DDBJ databases. Cited for: NUCLEOTIDE SEQUENCE. Strain: CS01&lt;/secondary-title&gt;&lt;/titles&gt;&lt;periodical&gt;&lt;full-title&gt;Submitted (JUN-2014) to the EMBL/GenBank/DDBJ databases. Cited for: NUCLEOTIDE SEQUENCE. Strain: CS01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" w:tooltip="Garrett,  #22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T1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hosphoenolpyruvate-protein phosphotransfer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pts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I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375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Kinase activity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HTPG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haperone protein HtpG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ht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140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1LQC0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61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7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9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ldgarden&lt;/Author&gt;&lt;RecNum&gt;8&lt;/RecNum&gt;&lt;DisplayText&gt;[7]&lt;/DisplayText&gt;&lt;record&gt;&lt;rec-number&gt;8&lt;/rec-number&gt;&lt;foreign-keys&gt;&lt;key app="EN" db-id="sv0wpfddrdwdx6earawpt90rxpazadf5ed52" timestamp="1416313351"&gt;8&lt;/key&gt;&lt;/foreign-keys&gt;&lt;ref-type name="Journal Article"&gt;17&lt;/ref-type&gt;&lt;contributors&gt;&lt;authors&gt;&lt;author&gt;Feldgarden, M.&lt;/author&gt;&lt;author&gt;Nielsen, K.L.&lt;/author&gt;&lt;author&gt;Frimodt-Moller, N.&lt;/author&gt;&lt;author&gt;Andersen, P.S.&lt;/author&gt;&lt;author&gt;Walker, B.&lt;/author&gt;&lt;author&gt;Young, S.K.&lt;/author&gt;&lt;author&gt;Zeng, Q.&lt;/author&gt;&lt;author&gt;Gargeya, S.&lt;/author&gt;&lt;author&gt;Fitzgerald, M.&lt;/author&gt;&lt;author&gt;Haas, B.&lt;/author&gt;&lt;author&gt;Abouelleil, A.&lt;/author&gt;&lt;author&gt;Alvarado, L.&lt;/author&gt;&lt;author&gt;Arachchi, H.M.&lt;/author&gt;&lt;author&gt;Berlin, A.M.&lt;/author&gt;&lt;author&gt;Chapman, S.B.&lt;/author&gt;&lt;author&gt;Dewar, J.&lt;/author&gt;&lt;author&gt;Goldberg, J.&lt;/author&gt;&lt;author&gt;Griggs, A.&lt;/author&gt;&lt;author&gt;Gujja, S.&lt;/author&gt;&lt;author&gt;Hansen, M.&lt;/author&gt;&lt;author&gt;Howarth, C.&lt;/author&gt;&lt;author&gt;Imamovic, A.&lt;/author&gt;&lt;author&gt;Larimer, J.&lt;/author&gt;&lt;author&gt;McCowan, C.&lt;/author&gt;&lt;author&gt;Murphy, C.&lt;/author&gt;&lt;author&gt;Neiman, D.&lt;/author&gt;&lt;author&gt;Pearson, M.&lt;/author&gt;&lt;author&gt;Priest, M.&lt;/author&gt;&lt;author&gt;Roberts, A.&lt;/author&gt;&lt;author&gt;Saif, S.&lt;/author&gt;&lt;author&gt;Shea, T.&lt;/author&gt;&lt;author&gt;Sisk, P.&lt;/author&gt;&lt;author&gt;Sykes, S.&lt;/author&gt;&lt;author&gt;Wortman, J.&lt;/author&gt;&lt;author&gt;Nusbaum, C.&lt;/author&gt;&lt;author&gt;Birren, B.&lt;/author&gt;&lt;/authors&gt;&lt;/contributors&gt;&lt;titles&gt;&lt;title&gt;&lt;style face="normal" font="default" size="100%"&gt;The Genome Sequence of &lt;/style&gt;&lt;style face="italic" font="default" size="100%"&gt;Escherichia coli&lt;/style&gt;&lt;style face="normal" font="default" size="100%"&gt; KTE159&lt;/style&gt;&lt;/title&gt;&lt;secondary-title&gt;Submitted (JAN-2013) to the EMBL/GenBank/DDBJ databases. Cited for: NUCLEOTIDE SEQUENCE. Strain: KTE159.&lt;/secondary-title&gt;&lt;/titles&gt;&lt;periodical&gt;&lt;full-title&gt;Submitted (JAN-2013) to the EMBL/GenBank/DDBJ databases. Cited for: NUCLEOTIDE SEQUENCE. Strain: KTE159.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Feldgarden,  #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LIC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lagell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li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1265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3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cterial-type flagellum-dependent cell motility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LIC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flagell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li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624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8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cterial-type flagellum-dependent cell motility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LIC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flagell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li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624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8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1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cterial-type flagellum-dependent cell motility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GK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hosphoglycerate ki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pgk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126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GK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phosphoglycerate ki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pgk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0705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7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ADL_ECOL6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ong-chain fatty acid transport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ad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865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Lipid transpor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OF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OF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" w:tooltip="Welch, 2002 #17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9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1LQC0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61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7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ldgarden&lt;/Author&gt;&lt;RecNum&gt;8&lt;/RecNum&gt;&lt;DisplayText&gt;[7]&lt;/DisplayText&gt;&lt;record&gt;&lt;rec-number&gt;8&lt;/rec-number&gt;&lt;foreign-keys&gt;&lt;key app="EN" db-id="sv0wpfddrdwdx6earawpt90rxpazadf5ed52" timestamp="1416313351"&gt;8&lt;/key&gt;&lt;/foreign-keys&gt;&lt;ref-type name="Journal Article"&gt;17&lt;/ref-type&gt;&lt;contributors&gt;&lt;authors&gt;&lt;author&gt;Feldgarden, M.&lt;/author&gt;&lt;author&gt;Nielsen, K.L.&lt;/author&gt;&lt;author&gt;Frimodt-Moller, N.&lt;/author&gt;&lt;author&gt;Andersen, P.S.&lt;/author&gt;&lt;author&gt;Walker, B.&lt;/author&gt;&lt;author&gt;Young, S.K.&lt;/author&gt;&lt;author&gt;Zeng, Q.&lt;/author&gt;&lt;author&gt;Gargeya, S.&lt;/author&gt;&lt;author&gt;Fitzgerald, M.&lt;/author&gt;&lt;author&gt;Haas, B.&lt;/author&gt;&lt;author&gt;Abouelleil, A.&lt;/author&gt;&lt;author&gt;Alvarado, L.&lt;/author&gt;&lt;author&gt;Arachchi, H.M.&lt;/author&gt;&lt;author&gt;Berlin, A.M.&lt;/author&gt;&lt;author&gt;Chapman, S.B.&lt;/author&gt;&lt;author&gt;Dewar, J.&lt;/author&gt;&lt;author&gt;Goldberg, J.&lt;/author&gt;&lt;author&gt;Griggs, A.&lt;/author&gt;&lt;author&gt;Gujja, S.&lt;/author&gt;&lt;author&gt;Hansen, M.&lt;/author&gt;&lt;author&gt;Howarth, C.&lt;/author&gt;&lt;author&gt;Imamovic, A.&lt;/author&gt;&lt;author&gt;Larimer, J.&lt;/author&gt;&lt;author&gt;McCowan, C.&lt;/author&gt;&lt;author&gt;Murphy, C.&lt;/author&gt;&lt;author&gt;Neiman, D.&lt;/author&gt;&lt;author&gt;Pearson, M.&lt;/author&gt;&lt;author&gt;Priest, M.&lt;/author&gt;&lt;author&gt;Roberts, A.&lt;/author&gt;&lt;author&gt;Saif, S.&lt;/author&gt;&lt;author&gt;Shea, T.&lt;/author&gt;&lt;author&gt;Sisk, P.&lt;/author&gt;&lt;author&gt;Sykes, S.&lt;/author&gt;&lt;author&gt;Wortman, J.&lt;/author&gt;&lt;author&gt;Nusbaum, C.&lt;/author&gt;&lt;author&gt;Birren, B.&lt;/author&gt;&lt;/authors&gt;&lt;/contributors&gt;&lt;titles&gt;&lt;title&gt;&lt;style face="normal" font="default" size="100%"&gt;The Genome Sequence of &lt;/style&gt;&lt;style face="italic" font="default" size="100%"&gt;Escherichia coli&lt;/style&gt;&lt;style face="normal" font="default" size="100%"&gt; KTE159&lt;/style&gt;&lt;/title&gt;&lt;secondary-title&gt;Submitted (JAN-2013) to the EMBL/GenBank/DDBJ databases. Cited for: NUCLEOTIDE SEQUENCE. Strain: KTE159.&lt;/secondary-title&gt;&lt;/titles&gt;&lt;periodical&gt;&lt;full-title&gt;Submitted (JAN-2013) to the EMBL/GenBank/DDBJ databases. Cited for: NUCLEOTIDE SEQUENCE. Strain: KTE159.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Feldgarden,  #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LGL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lagellar hook-associated protein 3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lg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426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5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cterial-type flagellum-dependent cell motility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1LQC0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61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7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7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ldgarden&lt;/Author&gt;&lt;RecNum&gt;8&lt;/RecNum&gt;&lt;DisplayText&gt;[7]&lt;/DisplayText&gt;&lt;record&gt;&lt;rec-number&gt;8&lt;/rec-number&gt;&lt;foreign-keys&gt;&lt;key app="EN" db-id="sv0wpfddrdwdx6earawpt90rxpazadf5ed52" timestamp="1416313351"&gt;8&lt;/key&gt;&lt;/foreign-keys&gt;&lt;ref-type name="Journal Article"&gt;17&lt;/ref-type&gt;&lt;contributors&gt;&lt;authors&gt;&lt;author&gt;Feldgarden, M.&lt;/author&gt;&lt;author&gt;Nielsen, K.L.&lt;/author&gt;&lt;author&gt;Frimodt-Moller, N.&lt;/author&gt;&lt;author&gt;Andersen, P.S.&lt;/author&gt;&lt;author&gt;Walker, B.&lt;/author&gt;&lt;author&gt;Young, S.K.&lt;/author&gt;&lt;author&gt;Zeng, Q.&lt;/author&gt;&lt;author&gt;Gargeya, S.&lt;/author&gt;&lt;author&gt;Fitzgerald, M.&lt;/author&gt;&lt;author&gt;Haas, B.&lt;/author&gt;&lt;author&gt;Abouelleil, A.&lt;/author&gt;&lt;author&gt;Alvarado, L.&lt;/author&gt;&lt;author&gt;Arachchi, H.M.&lt;/author&gt;&lt;author&gt;Berlin, A.M.&lt;/author&gt;&lt;author&gt;Chapman, S.B.&lt;/author&gt;&lt;author&gt;Dewar, J.&lt;/author&gt;&lt;author&gt;Goldberg, J.&lt;/author&gt;&lt;author&gt;Griggs, A.&lt;/author&gt;&lt;author&gt;Gujja, S.&lt;/author&gt;&lt;author&gt;Hansen, M.&lt;/author&gt;&lt;author&gt;Howarth, C.&lt;/author&gt;&lt;author&gt;Imamovic, A.&lt;/author&gt;&lt;author&gt;Larimer, J.&lt;/author&gt;&lt;author&gt;McCowan, C.&lt;/author&gt;&lt;author&gt;Murphy, C.&lt;/author&gt;&lt;author&gt;Neiman, D.&lt;/author&gt;&lt;author&gt;Pearson, M.&lt;/author&gt;&lt;author&gt;Priest, M.&lt;/author&gt;&lt;author&gt;Roberts, A.&lt;/author&gt;&lt;author&gt;Saif, S.&lt;/author&gt;&lt;author&gt;Shea, T.&lt;/author&gt;&lt;author&gt;Sisk, P.&lt;/author&gt;&lt;author&gt;Sykes, S.&lt;/author&gt;&lt;author&gt;Wortman, J.&lt;/author&gt;&lt;author&gt;Nusbaum, C.&lt;/author&gt;&lt;author&gt;Birren, B.&lt;/author&gt;&lt;/authors&gt;&lt;/contributors&gt;&lt;titles&gt;&lt;title&gt;&lt;style face="normal" font="default" size="100%"&gt;The Genome Sequence of &lt;/style&gt;&lt;style face="italic" font="default" size="100%"&gt;Escherichia coli&lt;/style&gt;&lt;style face="normal" font="default" size="100%"&gt; KTE159&lt;/style&gt;&lt;/title&gt;&lt;secondary-title&gt;Submitted (JAN-2013) to the EMBL/GenBank/DDBJ databases. Cited for: NUCLEOTIDE SEQUENCE. Strain: KTE159.&lt;/secondary-title&gt;&lt;/titles&gt;&lt;periodical&gt;&lt;full-title&gt;Submitted (JAN-2013) to the EMBL/GenBank/DDBJ databases. Cited for: NUCLEOTIDE SEQUENCE. Strain: KTE159.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Feldgarden,  #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YSB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ULTISPECIES: CysB family transcriptional regulator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cys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602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ysteine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PIS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iosephosphate isomer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tpi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712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LDH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ihydrolipoyl dehydroge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lpd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0942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KA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acetate ki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ack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360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etate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KA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acetate ki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ack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360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etate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6EC71_ECOBD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transposase IS600, partial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yis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049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9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posi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rempl&lt;/Author&gt;&lt;RecNum&gt;23&lt;/RecNum&gt;&lt;DisplayText&gt;[9]&lt;/DisplayText&gt;&lt;record&gt;&lt;rec-number&gt;23&lt;/rec-number&gt;&lt;foreign-keys&gt;&lt;key app="EN" db-id="sv0wpfddrdwdx6earawpt90rxpazadf5ed52" timestamp="1416333289"&gt;23&lt;/key&gt;&lt;/foreign-keys&gt;&lt;ref-type name="Journal Article"&gt;17&lt;/ref-type&gt;&lt;contributors&gt;&lt;authors&gt;&lt;author&gt;Krempl, P.M.&lt;/author&gt;&lt;author&gt;Mairhofer, J.&lt;/author&gt;&lt;author&gt;Eisenkolb, M.&lt;/author&gt;&lt;author&gt;Specht, T.&lt;/author&gt;&lt;author&gt;Leparc, G.G.&lt;/author&gt;&lt;author&gt;Kreil, D.P.&lt;/author&gt;&lt;author&gt;Bayer, K.&lt;/author&gt;&lt;author&gt;Striedner, G.&lt;/author&gt;&lt;/authors&gt;&lt;/contributors&gt;&lt;titles&gt;&lt;title&gt;&lt;style face="normal" font="default" size="100%"&gt;Sequencing and gene expression analysis of &lt;/style&gt;&lt;style face="italic" font="default" size="100%"&gt;Escherichia coli&lt;/style&gt;&lt;style face="normal" font="default" size="100%"&gt; BL21(DE3)&lt;/style&gt;&lt;/title&gt;&lt;secondary-title&gt;Submitted (MAR-2008) to the EMBL/GenBank/DDBJ databases. Cited for: NUCLEOTIDE SEQUENCE. Strain: BL21&lt;/secondary-title&gt;&lt;/titles&gt;&lt;periodical&gt;&lt;full-title&gt;Submitted (MAR-2008) to the EMBL/GenBank/DDBJ databases. Cited for: NUCLEOTIDE SEQUENCE. Strain: BL21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" w:tooltip="Krempl,  #23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HNS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DNA-binding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hns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62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2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66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ARB_ECOL6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rbamoyl-phosphate synthase large cha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car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18615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e novo' UMP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OF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OF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" w:tooltip="Welch, 2002 #17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PGD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6-phosphogluconate dehydroge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gnd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1547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PGD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-phosphogluconate dehydrogenase, decarboxylating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gnd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1563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Q47328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hypothetical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1465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.4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RpdDwvQXV0aG9yPjxZZWFyPjE5OTU8L1llYXI+PFJl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2MTEtMjA8L3BhZ2VzPjx2b2x1bWU+MTc8L3ZvbHVtZT48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=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RpdDwvQXV0aG9yPjxZZWFyPjE5OTU8L1llYXI+PFJl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=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0" w:tooltip="Petit, 1995 #24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0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1LKZ2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pos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695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9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ldgarden&lt;/Author&gt;&lt;RecNum&gt;8&lt;/RecNum&gt;&lt;DisplayText&gt;[7]&lt;/DisplayText&gt;&lt;record&gt;&lt;rec-number&gt;8&lt;/rec-number&gt;&lt;foreign-keys&gt;&lt;key app="EN" db-id="sv0wpfddrdwdx6earawpt90rxpazadf5ed52" timestamp="1416313351"&gt;8&lt;/key&gt;&lt;/foreign-keys&gt;&lt;ref-type name="Journal Article"&gt;17&lt;/ref-type&gt;&lt;contributors&gt;&lt;authors&gt;&lt;author&gt;Feldgarden, M.&lt;/author&gt;&lt;author&gt;Nielsen, K.L.&lt;/author&gt;&lt;author&gt;Frimodt-Moller, N.&lt;/author&gt;&lt;author&gt;Andersen, P.S.&lt;/author&gt;&lt;author&gt;Walker, B.&lt;/author&gt;&lt;author&gt;Young, S.K.&lt;/author&gt;&lt;author&gt;Zeng, Q.&lt;/author&gt;&lt;author&gt;Gargeya, S.&lt;/author&gt;&lt;author&gt;Fitzgerald, M.&lt;/author&gt;&lt;author&gt;Haas, B.&lt;/author&gt;&lt;author&gt;Abouelleil, A.&lt;/author&gt;&lt;author&gt;Alvarado, L.&lt;/author&gt;&lt;author&gt;Arachchi, H.M.&lt;/author&gt;&lt;author&gt;Berlin, A.M.&lt;/author&gt;&lt;author&gt;Chapman, S.B.&lt;/author&gt;&lt;author&gt;Dewar, J.&lt;/author&gt;&lt;author&gt;Goldberg, J.&lt;/author&gt;&lt;author&gt;Griggs, A.&lt;/author&gt;&lt;author&gt;Gujja, S.&lt;/author&gt;&lt;author&gt;Hansen, M.&lt;/author&gt;&lt;author&gt;Howarth, C.&lt;/author&gt;&lt;author&gt;Imamovic, A.&lt;/author&gt;&lt;author&gt;Larimer, J.&lt;/author&gt;&lt;author&gt;McCowan, C.&lt;/author&gt;&lt;author&gt;Murphy, C.&lt;/author&gt;&lt;author&gt;Neiman, D.&lt;/author&gt;&lt;author&gt;Pearson, M.&lt;/author&gt;&lt;author&gt;Priest, M.&lt;/author&gt;&lt;author&gt;Roberts, A.&lt;/author&gt;&lt;author&gt;Saif, S.&lt;/author&gt;&lt;author&gt;Shea, T.&lt;/author&gt;&lt;author&gt;Sisk, P.&lt;/author&gt;&lt;author&gt;Sykes, S.&lt;/author&gt;&lt;author&gt;Wortman, J.&lt;/author&gt;&lt;author&gt;Nusbaum, C.&lt;/author&gt;&lt;author&gt;Birren, B.&lt;/author&gt;&lt;/authors&gt;&lt;/contributors&gt;&lt;titles&gt;&lt;title&gt;&lt;style face="normal" font="default" size="100%"&gt;The Genome Sequence of &lt;/style&gt;&lt;style face="italic" font="default" size="100%"&gt;Escherichia coli&lt;/style&gt;&lt;style face="normal" font="default" size="100%"&gt; KTE159&lt;/style&gt;&lt;/title&gt;&lt;secondary-title&gt;Submitted (JAN-2013) to the EMBL/GenBank/DDBJ databases. Cited for: NUCLEOTIDE SEQUENCE. Strain: KTE159.&lt;/secondary-title&gt;&lt;/titles&gt;&lt;periodical&gt;&lt;full-title&gt;Submitted (JAN-2013) to the EMBL/GenBank/DDBJ databases. Cited for: NUCLEOTIDE SEQUENCE. Strain: KTE159.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Feldgarden,  #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ADB_ECOSM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atty acid oxidation complex subunit alpha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fad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9829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5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Fatty acid beta-oxid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cmlja2U8L0F1dGhvcj48WWVhcj4yMDA4PC9ZZWFyPjxS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cmlja2U8L0F1dGhvcj48WWVhcj4yMDA4PC9ZZWFyPjxS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1" w:tooltip="Fricke, 2008 #2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7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IND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ptum site-determining protein MinD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min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971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arrier septum site selec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KDSA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-dehydro-3-deoxyphosphooctonate aldol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kds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1041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4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eto-3-deoxy-D-manno-octulosonic acid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ARB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rbamoyl-phosphate synthase large cha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car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1856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e novo' UMP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6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6" w:tooltip="Hayashi, 2006 #15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6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S1LFS2_ECOLX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eoxyribose-phosphate aldol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deo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1953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arbon-carbon lyase activity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ldgarden&lt;/Author&gt;&lt;RecNum&gt;8&lt;/RecNum&gt;&lt;DisplayText&gt;[7]&lt;/DisplayText&gt;&lt;record&gt;&lt;rec-number&gt;8&lt;/rec-number&gt;&lt;foreign-keys&gt;&lt;key app="EN" db-id="sv0wpfddrdwdx6earawpt90rxpazadf5ed52" timestamp="1416313351"&gt;8&lt;/key&gt;&lt;/foreign-keys&gt;&lt;ref-type name="Journal Article"&gt;17&lt;/ref-type&gt;&lt;contributors&gt;&lt;authors&gt;&lt;author&gt;Feldgarden, M.&lt;/author&gt;&lt;author&gt;Nielsen, K.L.&lt;/author&gt;&lt;author&gt;Frimodt-Moller, N.&lt;/author&gt;&lt;author&gt;Andersen, P.S.&lt;/author&gt;&lt;author&gt;Walker, B.&lt;/author&gt;&lt;author&gt;Young, S.K.&lt;/author&gt;&lt;author&gt;Zeng, Q.&lt;/author&gt;&lt;author&gt;Gargeya, S.&lt;/author&gt;&lt;author&gt;Fitzgerald, M.&lt;/author&gt;&lt;author&gt;Haas, B.&lt;/author&gt;&lt;author&gt;Abouelleil, A.&lt;/author&gt;&lt;author&gt;Alvarado, L.&lt;/author&gt;&lt;author&gt;Arachchi, H.M.&lt;/author&gt;&lt;author&gt;Berlin, A.M.&lt;/author&gt;&lt;author&gt;Chapman, S.B.&lt;/author&gt;&lt;author&gt;Dewar, J.&lt;/author&gt;&lt;author&gt;Goldberg, J.&lt;/author&gt;&lt;author&gt;Griggs, A.&lt;/author&gt;&lt;author&gt;Gujja, S.&lt;/author&gt;&lt;author&gt;Hansen, M.&lt;/author&gt;&lt;author&gt;Howarth, C.&lt;/author&gt;&lt;author&gt;Imamovic, A.&lt;/author&gt;&lt;author&gt;Larimer, J.&lt;/author&gt;&lt;author&gt;McCowan, C.&lt;/author&gt;&lt;author&gt;Murphy, C.&lt;/author&gt;&lt;author&gt;Neiman, D.&lt;/author&gt;&lt;author&gt;Pearson, M.&lt;/author&gt;&lt;author&gt;Priest, M.&lt;/author&gt;&lt;author&gt;Roberts, A.&lt;/author&gt;&lt;author&gt;Saif, S.&lt;/author&gt;&lt;author&gt;Shea, T.&lt;/author&gt;&lt;author&gt;Sisk, P.&lt;/author&gt;&lt;author&gt;Sykes, S.&lt;/author&gt;&lt;author&gt;Wortman, J.&lt;/author&gt;&lt;author&gt;Nusbaum, C.&lt;/author&gt;&lt;author&gt;Birren, B.&lt;/author&gt;&lt;/authors&gt;&lt;/contributors&gt;&lt;titles&gt;&lt;title&gt;&lt;style face="normal" font="default" size="100%"&gt;The Genome Sequence of &lt;/style&gt;&lt;style face="italic" font="default" size="100%"&gt;Escherichia coli&lt;/style&gt;&lt;style face="normal" font="default" size="100%"&gt; KTE159&lt;/style&gt;&lt;/title&gt;&lt;secondary-title&gt;Submitted (JAN-2013) to the EMBL/GenBank/DDBJ databases. Cited for: NUCLEOTIDE SEQUENCE. Strain: KTE159.&lt;/secondary-title&gt;&lt;/titles&gt;&lt;periodical&gt;&lt;full-title&gt;Submitted (JAN-2013) to the EMBL/GenBank/DDBJ databases. Cited for: NUCLEOTIDE SEQUENCE. Strain: KTE159.&lt;/full-title&gt;&lt;/periodical&gt;&lt;dates&gt;&lt;/dates&gt;&lt;urls&gt;&lt;/urls&gt;&lt;/record&gt;&lt;/Cite&gt;&lt;/EndNote&gt;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Feldgarden,  #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IND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ptum site-determining protein MinD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min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971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arrier septum site selec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IND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ptum site-determining protein MinD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min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9710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arrier septum site selec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HNS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DNA-binding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hns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62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88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CPXP_ECOL6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eriplasmic protein CpxP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cpx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8953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.4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OF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OF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8" w:tooltip="Welch, 2002 #17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8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9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EFTS_ECO24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Elongation factor Ts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tsf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0518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9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HNS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DNA-binding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hns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62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99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KA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adenylate ki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ack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367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etate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1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KA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adenylate kinase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ack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3676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Acetate biosynthesis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2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ALB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aldolase B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tal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5368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ALB_ECO57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aldolase B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tal</w:t>
            </w: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35368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M1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Perna, 2001 #18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DD4A16" w:rsidRPr="00FB0895" w:rsidTr="00933001">
        <w:trPr>
          <w:trHeight w:val="20"/>
        </w:trPr>
        <w:tc>
          <w:tcPr>
            <w:tcW w:w="2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4</w:t>
            </w:r>
          </w:p>
        </w:tc>
        <w:tc>
          <w:tcPr>
            <w:tcW w:w="607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HNS_ECOLI</w:t>
            </w:r>
          </w:p>
        </w:tc>
        <w:tc>
          <w:tcPr>
            <w:tcW w:w="111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MULTISPECIES: DNA-binding protein</w:t>
            </w:r>
          </w:p>
        </w:tc>
        <w:tc>
          <w:tcPr>
            <w:tcW w:w="684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5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i/>
                <w:sz w:val="16"/>
                <w:szCs w:val="16"/>
              </w:rPr>
              <w:t>hns</w:t>
            </w:r>
          </w:p>
        </w:tc>
        <w:tc>
          <w:tcPr>
            <w:tcW w:w="32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7624.0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10.60</w:t>
            </w:r>
          </w:p>
        </w:tc>
        <w:tc>
          <w:tcPr>
            <w:tcW w:w="258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902" w:type="pct"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noWrap/>
            <w:vAlign w:val="center"/>
            <w:hideMark/>
          </w:tcPr>
          <w:p w:rsidR="00DD4A16" w:rsidRPr="00FB0895" w:rsidRDefault="00DD4A16" w:rsidP="00DD4A16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Ml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Blattner, 1997 #11" w:history="1">
              <w:r w:rsidRPr="00FB0895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FB0895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FB0895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</w:tbl>
    <w:p w:rsidR="005B4D1A" w:rsidRDefault="005B4D1A">
      <w:pPr>
        <w:rPr>
          <w:lang w:val="en-US"/>
        </w:rPr>
      </w:pPr>
    </w:p>
    <w:p w:rsidR="005B4D1A" w:rsidRDefault="005B4D1A">
      <w:pPr>
        <w:rPr>
          <w:lang w:val="en-US"/>
        </w:rPr>
      </w:pPr>
      <w:r>
        <w:rPr>
          <w:lang w:val="en-US"/>
        </w:rPr>
        <w:t>Bibliography:</w:t>
      </w:r>
    </w:p>
    <w:p w:rsidR="00EA5D16" w:rsidRPr="00EA5D16" w:rsidRDefault="005B4D1A" w:rsidP="00EA5D1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EA5D16" w:rsidRPr="00EA5D16">
        <w:t xml:space="preserve">[1] Rasko DA, Rosovitz MJ, Myers GS, Mongodin EF, Fricke WF, Gajer P, et al. The pangenome structure of </w:t>
      </w:r>
      <w:r w:rsidR="00EA5D16" w:rsidRPr="00EA5D16">
        <w:rPr>
          <w:i/>
        </w:rPr>
        <w:t>Escherichia coli</w:t>
      </w:r>
      <w:r w:rsidR="00EA5D16" w:rsidRPr="00EA5D16">
        <w:t xml:space="preserve">: comparative genomic analysis of </w:t>
      </w:r>
      <w:r w:rsidR="00EA5D16" w:rsidRPr="00EA5D16">
        <w:rPr>
          <w:i/>
        </w:rPr>
        <w:t xml:space="preserve">E. coli </w:t>
      </w:r>
      <w:r w:rsidR="00EA5D16" w:rsidRPr="00EA5D16">
        <w:t>commensal and pathogenic isolates. Journal of bacteriology. 2008;190:6881-93.</w:t>
      </w:r>
      <w:bookmarkEnd w:id="1"/>
    </w:p>
    <w:p w:rsidR="00EA5D16" w:rsidRPr="00EA5D16" w:rsidRDefault="00EA5D16" w:rsidP="00EA5D16">
      <w:pPr>
        <w:pStyle w:val="EndNoteBibliography"/>
        <w:spacing w:after="0"/>
      </w:pPr>
      <w:bookmarkStart w:id="2" w:name="_ENREF_2"/>
      <w:r w:rsidRPr="00EA5D16">
        <w:t xml:space="preserve">[2] Blattner FR, Plunkett G, 3rd, Bloch CA, Perna NT, Burland V, Riley M, et al. The complete genome sequence of </w:t>
      </w:r>
      <w:r w:rsidRPr="00EA5D16">
        <w:rPr>
          <w:i/>
        </w:rPr>
        <w:t>Escherichia coli</w:t>
      </w:r>
      <w:r w:rsidRPr="00EA5D16">
        <w:t xml:space="preserve"> K-12. Science. 1997;277:1453-62.</w:t>
      </w:r>
      <w:bookmarkEnd w:id="2"/>
    </w:p>
    <w:p w:rsidR="00EA5D16" w:rsidRPr="00EA5D16" w:rsidRDefault="00EA5D16" w:rsidP="00EA5D16">
      <w:pPr>
        <w:pStyle w:val="EndNoteBibliography"/>
        <w:spacing w:after="0"/>
      </w:pPr>
      <w:bookmarkStart w:id="3" w:name="_ENREF_3"/>
      <w:r w:rsidRPr="00EA5D16">
        <w:t xml:space="preserve">[3] Perna NT, Plunkett G, 3rd, Burland V, Mau B, Glasner JD, Rose DJ, et al. Genome sequence of enterohaemorrhagic </w:t>
      </w:r>
      <w:r w:rsidRPr="00EA5D16">
        <w:rPr>
          <w:i/>
        </w:rPr>
        <w:t xml:space="preserve">Escherichia coli </w:t>
      </w:r>
      <w:r w:rsidRPr="00EA5D16">
        <w:t>O157:H7. Nature. 2001;409:529-33.</w:t>
      </w:r>
      <w:bookmarkEnd w:id="3"/>
    </w:p>
    <w:p w:rsidR="00EA5D16" w:rsidRPr="00EA5D16" w:rsidRDefault="00EA5D16" w:rsidP="00EA5D16">
      <w:pPr>
        <w:pStyle w:val="EndNoteBibliography"/>
        <w:spacing w:after="0"/>
      </w:pPr>
      <w:bookmarkStart w:id="4" w:name="_ENREF_4"/>
      <w:r w:rsidRPr="00EA5D16">
        <w:t xml:space="preserve">[4] Feldgarden M, Nielsen KL, Frimodt-Moller N, Andersen PS, Walker B, Young SK, et al. The Genome Sequence of </w:t>
      </w:r>
      <w:r w:rsidRPr="00EA5D16">
        <w:rPr>
          <w:i/>
        </w:rPr>
        <w:t>Escherichia coli</w:t>
      </w:r>
      <w:r w:rsidRPr="00EA5D16">
        <w:t xml:space="preserve"> KTE31. Submitted (JAN-2013) to the EMBL/GenBank/DDBJ databases Cited for: NUCLEOTIDE SEQUENCE Strain: KTE31.</w:t>
      </w:r>
      <w:bookmarkEnd w:id="4"/>
    </w:p>
    <w:p w:rsidR="00EA5D16" w:rsidRPr="00EA5D16" w:rsidRDefault="00EA5D16" w:rsidP="00EA5D16">
      <w:pPr>
        <w:pStyle w:val="EndNoteBibliography"/>
        <w:spacing w:after="0"/>
      </w:pPr>
      <w:bookmarkStart w:id="5" w:name="_ENREF_5"/>
      <w:r w:rsidRPr="00EA5D16">
        <w:t xml:space="preserve">[5] Garrett ME, Parker J, Stephens C. Draft Genome Sequences of 6 Multi-Drug Resistant Human Commensal </w:t>
      </w:r>
      <w:r w:rsidRPr="00EA5D16">
        <w:rPr>
          <w:i/>
        </w:rPr>
        <w:t>Escherichia coli</w:t>
      </w:r>
      <w:r w:rsidRPr="00EA5D16">
        <w:t xml:space="preserve"> Isolates. Submitted (JUN-2014) to the EMBL/GenBank/DDBJ databases Cited for: NUCLEOTIDE SEQUENCE Strain: CS01.</w:t>
      </w:r>
      <w:bookmarkEnd w:id="5"/>
    </w:p>
    <w:p w:rsidR="00EA5D16" w:rsidRPr="00EA5D16" w:rsidRDefault="00EA5D16" w:rsidP="00EA5D16">
      <w:pPr>
        <w:pStyle w:val="EndNoteBibliography"/>
        <w:spacing w:after="0"/>
      </w:pPr>
      <w:bookmarkStart w:id="6" w:name="_ENREF_6"/>
      <w:r w:rsidRPr="00EA5D16">
        <w:lastRenderedPageBreak/>
        <w:t xml:space="preserve">[6] Hayashi K, Morooka N, Yamamoto Y, Fujita K, Isono K, Choi S, et al. Highly accurate genome sequences of </w:t>
      </w:r>
      <w:r w:rsidRPr="00EA5D16">
        <w:rPr>
          <w:i/>
        </w:rPr>
        <w:t>Escherichia coli</w:t>
      </w:r>
      <w:r w:rsidRPr="00EA5D16">
        <w:t xml:space="preserve"> K-12 strains MG1655 and W3110. Molecular systems biology. 2006;2:2006 0007.</w:t>
      </w:r>
      <w:bookmarkEnd w:id="6"/>
    </w:p>
    <w:p w:rsidR="00EA5D16" w:rsidRPr="00EA5D16" w:rsidRDefault="00EA5D16" w:rsidP="00EA5D16">
      <w:pPr>
        <w:pStyle w:val="EndNoteBibliography"/>
        <w:spacing w:after="0"/>
      </w:pPr>
      <w:bookmarkStart w:id="7" w:name="_ENREF_7"/>
      <w:r w:rsidRPr="00EA5D16">
        <w:t xml:space="preserve">[7] Feldgarden M, Nielsen KL, Frimodt-Moller N, Andersen PS, Walker B, Young SK, et al. The Genome Sequence of </w:t>
      </w:r>
      <w:r w:rsidRPr="00EA5D16">
        <w:rPr>
          <w:i/>
        </w:rPr>
        <w:t>Escherichia coli</w:t>
      </w:r>
      <w:r w:rsidRPr="00EA5D16">
        <w:t xml:space="preserve"> KTE159. Submitted (JAN-2013) to the EMBL/GenBank/DDBJ databases Cited for: NUCLEOTIDE SEQUENCE Strain: KTE159.</w:t>
      </w:r>
      <w:bookmarkEnd w:id="7"/>
    </w:p>
    <w:p w:rsidR="00EA5D16" w:rsidRPr="00EA5D16" w:rsidRDefault="00EA5D16" w:rsidP="00EA5D16">
      <w:pPr>
        <w:pStyle w:val="EndNoteBibliography"/>
        <w:spacing w:after="0"/>
      </w:pPr>
      <w:bookmarkStart w:id="8" w:name="_ENREF_8"/>
      <w:r w:rsidRPr="00EA5D16">
        <w:t xml:space="preserve">[8] Welch RA, Burland V, Plunkett G, 3rd, Redford P, Roesch P, Rasko D, et al. Extensive mosaic structure revealed by the complete genome sequence of uropathogenic </w:t>
      </w:r>
      <w:r w:rsidRPr="00EA5D16">
        <w:rPr>
          <w:i/>
        </w:rPr>
        <w:t>Escherichia coli</w:t>
      </w:r>
      <w:r w:rsidRPr="00EA5D16">
        <w:t>. Proceedings of the National Academy of Sciences of the United States of America. 2002;99:17020-4.</w:t>
      </w:r>
      <w:bookmarkEnd w:id="8"/>
    </w:p>
    <w:p w:rsidR="00EA5D16" w:rsidRPr="00EA5D16" w:rsidRDefault="00EA5D16" w:rsidP="00EA5D16">
      <w:pPr>
        <w:pStyle w:val="EndNoteBibliography"/>
        <w:spacing w:after="0"/>
      </w:pPr>
      <w:bookmarkStart w:id="9" w:name="_ENREF_9"/>
      <w:r w:rsidRPr="00EA5D16">
        <w:t xml:space="preserve">[9] Krempl PM, Mairhofer J, Eisenkolb M, Specht T, Leparc GG, Kreil DP, et al. Sequencing and gene expression analysis of </w:t>
      </w:r>
      <w:r w:rsidRPr="00EA5D16">
        <w:rPr>
          <w:i/>
        </w:rPr>
        <w:t>Escherichia coli</w:t>
      </w:r>
      <w:r w:rsidRPr="00EA5D16">
        <w:t xml:space="preserve"> BL21(DE3). Submitted (MAR-2008) to the EMBL/GenBank/DDBJ databases Cited for: NUCLEOTIDE SEQUENCE Strain: BL21.</w:t>
      </w:r>
      <w:bookmarkEnd w:id="9"/>
    </w:p>
    <w:p w:rsidR="00EA5D16" w:rsidRPr="00EA5D16" w:rsidRDefault="00EA5D16" w:rsidP="00EA5D16">
      <w:pPr>
        <w:pStyle w:val="EndNoteBibliography"/>
        <w:spacing w:after="0"/>
      </w:pPr>
      <w:bookmarkStart w:id="10" w:name="_ENREF_10"/>
      <w:r w:rsidRPr="00EA5D16">
        <w:t xml:space="preserve">[10] Petit C, Rigg GP, Pazzani C, Smith A, Sieberth V, Stevens M, et al. Region 2 of the </w:t>
      </w:r>
      <w:r w:rsidRPr="00EA5D16">
        <w:rPr>
          <w:i/>
        </w:rPr>
        <w:t>Escherichia coli</w:t>
      </w:r>
      <w:r w:rsidRPr="00EA5D16">
        <w:t xml:space="preserve"> K5 capsule gene cluster encoding proteins for the biosynthesis of the K5 polysaccharide. Molecular microbiology. 1995;17:611-20.</w:t>
      </w:r>
      <w:bookmarkEnd w:id="10"/>
    </w:p>
    <w:p w:rsidR="00EA5D16" w:rsidRPr="00EA5D16" w:rsidRDefault="00EA5D16" w:rsidP="00EA5D16">
      <w:pPr>
        <w:pStyle w:val="EndNoteBibliography"/>
      </w:pPr>
      <w:bookmarkStart w:id="11" w:name="_ENREF_11"/>
      <w:r w:rsidRPr="00EA5D16">
        <w:t xml:space="preserve">[11] Fricke WF, Wright MS, Lindell AH, Harkins DM, Baker-Austin C, Ravel J, et al. Insights into the environmental resistance gene pool from the genome sequence of the multidrug-resistant environmental isolate </w:t>
      </w:r>
      <w:r w:rsidRPr="00EA5D16">
        <w:rPr>
          <w:i/>
        </w:rPr>
        <w:t>Escherichia coli</w:t>
      </w:r>
      <w:r w:rsidRPr="00EA5D16">
        <w:t xml:space="preserve"> SMS-3-5. Journal of bacteriology. 2008;190:6779-94.</w:t>
      </w:r>
      <w:bookmarkEnd w:id="11"/>
    </w:p>
    <w:p w:rsidR="008045FF" w:rsidRPr="008045FF" w:rsidRDefault="005B4D1A">
      <w:pPr>
        <w:rPr>
          <w:lang w:val="en-US"/>
        </w:rPr>
      </w:pPr>
      <w:r>
        <w:rPr>
          <w:lang w:val="en-US"/>
        </w:rPr>
        <w:fldChar w:fldCharType="end"/>
      </w:r>
    </w:p>
    <w:sectPr w:rsidR="008045FF" w:rsidRPr="008045FF" w:rsidSect="008045FF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rote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v0wpfddrdwdx6earawpt90rxpazadf5ed52&quot;&gt;E. coli C999&lt;record-ids&gt;&lt;item&gt;8&lt;/item&gt;&lt;item&gt;11&lt;/item&gt;&lt;item&gt;13&lt;/item&gt;&lt;item&gt;15&lt;/item&gt;&lt;item&gt;17&lt;/item&gt;&lt;item&gt;18&lt;/item&gt;&lt;item&gt;19&lt;/item&gt;&lt;item&gt;22&lt;/item&gt;&lt;item&gt;23&lt;/item&gt;&lt;item&gt;24&lt;/item&gt;&lt;item&gt;25&lt;/item&gt;&lt;/record-ids&gt;&lt;/item&gt;&lt;/Libraries&gt;"/>
  </w:docVars>
  <w:rsids>
    <w:rsidRoot w:val="008045FF"/>
    <w:rsid w:val="0003363A"/>
    <w:rsid w:val="00057598"/>
    <w:rsid w:val="0007540E"/>
    <w:rsid w:val="000B4FC6"/>
    <w:rsid w:val="000E239A"/>
    <w:rsid w:val="0010164C"/>
    <w:rsid w:val="00131AE7"/>
    <w:rsid w:val="001F06A6"/>
    <w:rsid w:val="00227D29"/>
    <w:rsid w:val="00294A9A"/>
    <w:rsid w:val="002F5079"/>
    <w:rsid w:val="003B48AF"/>
    <w:rsid w:val="00404D10"/>
    <w:rsid w:val="005047D9"/>
    <w:rsid w:val="00521991"/>
    <w:rsid w:val="0055699C"/>
    <w:rsid w:val="005B4D1A"/>
    <w:rsid w:val="00665FF9"/>
    <w:rsid w:val="006B3C6E"/>
    <w:rsid w:val="006C5613"/>
    <w:rsid w:val="006C72D5"/>
    <w:rsid w:val="007073A9"/>
    <w:rsid w:val="008045FF"/>
    <w:rsid w:val="008C6672"/>
    <w:rsid w:val="008D6DA9"/>
    <w:rsid w:val="00933001"/>
    <w:rsid w:val="00935E6E"/>
    <w:rsid w:val="00936423"/>
    <w:rsid w:val="009A04A2"/>
    <w:rsid w:val="009A23FF"/>
    <w:rsid w:val="009C7551"/>
    <w:rsid w:val="00A55993"/>
    <w:rsid w:val="00B00A4D"/>
    <w:rsid w:val="00B10C51"/>
    <w:rsid w:val="00B71D2E"/>
    <w:rsid w:val="00B8371C"/>
    <w:rsid w:val="00D6061C"/>
    <w:rsid w:val="00DC7261"/>
    <w:rsid w:val="00DD4A16"/>
    <w:rsid w:val="00EA5D16"/>
    <w:rsid w:val="00F27CB9"/>
    <w:rsid w:val="00FB0895"/>
    <w:rsid w:val="00FC443D"/>
    <w:rsid w:val="00FF2345"/>
    <w:rsid w:val="00FF2C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3CA5F51-C8C3-434D-985A-DFF3C65957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045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B4D1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4D1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4D1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4D1A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B4D1A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4A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4A1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885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51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AC6E74-F86E-4C80-B29F-F5173E97B7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1</Pages>
  <Words>6345</Words>
  <Characters>34263</Characters>
  <Application>Microsoft Office Word</Application>
  <DocSecurity>0</DocSecurity>
  <Lines>285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5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Gilberto Igrejas</cp:lastModifiedBy>
  <cp:revision>16</cp:revision>
  <dcterms:created xsi:type="dcterms:W3CDTF">2014-11-25T13:14:00Z</dcterms:created>
  <dcterms:modified xsi:type="dcterms:W3CDTF">2019-03-09T09:21:00Z</dcterms:modified>
</cp:coreProperties>
</file>